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r w:rsidRPr="0030302C">
        <w:t xml:space="preserve">Paweł Wiczling*, </w:t>
      </w:r>
      <w:r w:rsidR="00681A67" w:rsidRPr="0030302C">
        <w:t>Agnieszka Kamedulska</w:t>
      </w:r>
    </w:p>
    <w:p w14:paraId="25B72A5D" w14:textId="77777777" w:rsidR="00681A67" w:rsidRPr="004A457B" w:rsidRDefault="00681A67" w:rsidP="006F1F34">
      <w:pPr>
        <w:pStyle w:val="BCAuthorAddress"/>
      </w:pPr>
      <w:r w:rsidRPr="004A457B">
        <w:t xml:space="preserve">Department of Biopharmaceutics and Pharmacodynamics, Medical University of Gdańsk, Al. Gen. Hallera 107, 80-416 Gdańsk,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r w:rsidR="008441E0" w:rsidRPr="008441E0">
        <w:t xml:space="preserve">XBridge 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78EDB188" w:rsidR="00681A67" w:rsidRPr="00EC5A87" w:rsidRDefault="00681A67" w:rsidP="009D36EE">
      <w:pPr>
        <w:pStyle w:val="TAMainText"/>
      </w:pPr>
      <w:r>
        <w:t>The selection</w:t>
      </w:r>
      <w:r w:rsidRPr="00EC5A87">
        <w:t xml:space="preserve"> of </w:t>
      </w:r>
      <w:r>
        <w:t xml:space="preserve">stationary phases is an important aspect </w:t>
      </w:r>
      <w:r w:rsidR="00C363AC">
        <w:t>of analytical work</w:t>
      </w:r>
      <w:r w:rsidR="003A6CC0">
        <w:t xml:space="preserve">. </w:t>
      </w:r>
      <w:r w:rsidR="00444FCA">
        <w:t>Numerous</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using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9D36EE">
        <w:t>, aiming to estimate the most important chromatographic characteristics, e.g. column efficiency, hydrophobicity, silanol activity, ion-exchange capacity</w:t>
      </w:r>
      <w:r w:rsidR="00444FCA">
        <w:t xml:space="preserve"> and</w:t>
      </w:r>
      <w:r w:rsidR="009D36EE">
        <w:t xml:space="preserve"> steric selectivity</w:t>
      </w:r>
      <w:r w:rsidRPr="00EC5A87">
        <w:t>.</w:t>
      </w:r>
      <w:r w:rsidR="00EB4158">
        <w:t xml:space="preserve"> Also a different similarly metrics has been developed over the years. </w:t>
      </w:r>
      <w:r w:rsidR="009D36EE">
        <w:t xml:space="preserve">Usually results are presented without building a </w:t>
      </w:r>
      <w:r w:rsidR="00EB4158">
        <w:t>sufficiently general</w:t>
      </w:r>
      <w:r w:rsidR="009D36EE">
        <w:t xml:space="preserve"> statistical model that</w:t>
      </w:r>
      <w:r w:rsidR="00BE4FC0">
        <w:t xml:space="preserve"> limits</w:t>
      </w:r>
      <w:r w:rsidR="00C26B67">
        <w:t xml:space="preserve"> </w:t>
      </w:r>
      <w:r w:rsidR="00BE4FC0">
        <w:t xml:space="preserve">the practical </w:t>
      </w:r>
      <w:r w:rsidR="00C26B67">
        <w:t xml:space="preserve">usefulness </w:t>
      </w:r>
      <w:r w:rsidR="00BE4FC0">
        <w:t xml:space="preserve">of these methods </w:t>
      </w:r>
      <w:r w:rsidR="00C26B67">
        <w:t xml:space="preserve">in extrapolating </w:t>
      </w:r>
      <w:r w:rsidR="009D36EE">
        <w:t xml:space="preserve">the obtained </w:t>
      </w:r>
      <w:r w:rsidR="00C26B67">
        <w:t>results to other analytes and</w:t>
      </w:r>
      <w:r w:rsidR="00BE4FC0">
        <w:t xml:space="preserve"> </w:t>
      </w:r>
      <w:r w:rsidR="00C26B67">
        <w:t>other chromatographic conditions</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7C38A634"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 xml:space="preserve">The accurate predictions of the retention time </w:t>
      </w:r>
      <w:r w:rsidR="00FB15F0">
        <w:t xml:space="preserve">across a range of columns </w:t>
      </w:r>
      <w:r w:rsidR="00256A0B">
        <w:t>in liquid chromatography is required 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3677BFE5"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r w:rsidR="00E34BFB" w:rsidRPr="008441E0">
        <w:t>XBridge</w:t>
      </w:r>
      <w:r w:rsidR="00E34BFB">
        <w:t xml:space="preserve"> </w:t>
      </w:r>
      <w:r w:rsidR="00E34BFB" w:rsidRPr="008441E0">
        <w:t xml:space="preserve">Shield </w:t>
      </w:r>
      <w:r w:rsidR="00E34BFB">
        <w:t>RP</w:t>
      </w:r>
      <w:r w:rsidR="00E34BFB" w:rsidRPr="008441E0">
        <w:t>18,</w:t>
      </w:r>
      <w:r w:rsidR="00E34BFB">
        <w:t xml:space="preserve"> </w:t>
      </w:r>
      <w:r w:rsidR="00E34BFB" w:rsidRPr="008441E0">
        <w:t>XTerra MS C18</w:t>
      </w:r>
      <w:r w:rsidR="00E34BFB">
        <w:t xml:space="preserve">, </w:t>
      </w:r>
      <w:r w:rsidR="00E34BFB" w:rsidRPr="008441E0">
        <w:t>XBridge Phenyl</w:t>
      </w:r>
      <w:r w:rsidR="00E34BFB">
        <w:t xml:space="preserve">, </w:t>
      </w:r>
      <w:r w:rsidR="00E34BFB" w:rsidRPr="008441E0">
        <w:t>XBridg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r w:rsidR="00E34BFB" w:rsidRPr="008441E0">
        <w:t>XBridge</w:t>
      </w:r>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aldbronn, Germany) and a 6224 time of flight (TOF) mass spectrometer with a dual electrospray ionization source (Dual ESI) in positive polarity, using an </w:t>
      </w:r>
      <w:r w:rsidR="00526833" w:rsidRPr="008441E0">
        <w:t xml:space="preserve">XBridge Shield </w:t>
      </w:r>
      <w:r w:rsidR="00702372">
        <w:t>RP</w:t>
      </w:r>
      <w:r w:rsidR="00526833" w:rsidRPr="008441E0">
        <w:t>18,</w:t>
      </w:r>
      <w:r w:rsidR="00526833">
        <w:t xml:space="preserve"> </w:t>
      </w:r>
      <w:r w:rsidR="00526833" w:rsidRPr="008441E0">
        <w:t>XTerra MS C18</w:t>
      </w:r>
      <w:r w:rsidR="00526833">
        <w:t xml:space="preserve">, </w:t>
      </w:r>
      <w:r w:rsidR="00526833" w:rsidRPr="008441E0">
        <w:t>XBridge Phenyl</w:t>
      </w:r>
      <w:r w:rsidR="00526833">
        <w:t xml:space="preserve">, </w:t>
      </w:r>
      <w:r w:rsidR="00526833" w:rsidRPr="008441E0">
        <w:t>XBridge C8</w:t>
      </w:r>
      <w:r w:rsidR="00526833">
        <w:t xml:space="preserve"> and </w:t>
      </w:r>
      <w:r w:rsidR="00526833" w:rsidRPr="008441E0">
        <w:t>Xterra MS C8</w:t>
      </w:r>
      <w:r w:rsidR="00526833">
        <w:t xml:space="preserve"> </w:t>
      </w:r>
      <w:r w:rsidR="00681A67" w:rsidRPr="00CB00D3">
        <w:t>Waters Ltd., Milford, MA, USA, 3 mm × 50 mm, 2.5 μm</w:t>
      </w:r>
      <w:r w:rsidR="00526833">
        <w:t>)</w:t>
      </w:r>
      <w:r w:rsidR="00681A67" w:rsidRPr="00CB00D3">
        <w:t>. The extra column volume and system dwell volume (</w:t>
      </w:r>
      <w:r w:rsidR="00681A67" w:rsidRPr="00CB00D3">
        <w:rPr>
          <w:i/>
        </w:rPr>
        <w:t>V</w:t>
      </w:r>
      <w:r w:rsidR="00681A67" w:rsidRPr="00CB00D3">
        <w:rPr>
          <w:i/>
          <w:vertAlign w:val="subscript"/>
        </w:rPr>
        <w:t>d</w:t>
      </w:r>
      <w:r w:rsidR="00681A67" w:rsidRPr="00CB00D3">
        <w:t xml:space="preserve">) equaled 0.020 mL and 1.05 mL, respectively. The column </w:t>
      </w:r>
      <w:r w:rsidR="00681A67" w:rsidRPr="00CB00D3">
        <w:lastRenderedPageBreak/>
        <w:t>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formate were selected as buffers to control the pH of the mobile phase during chromatographic separation. The pH of the buffers (nominal aqueous pH) was adjusted to the desired pH (ammonium formate: 2.5, 3.3, 4.1, 8.9, and 9.7; ammonium acetate: 4.9 and 5.8; and ammonium bicarbonate: 6.8 and 10.5) by an appropriate addition of formic acid, acetic acid and ammonia, respectively. The pH was measured at 25 °C and 35 °C using an S220 pH meter (Mettler Toledo, Greifensee, Switzerland) with an InLab® Routine Pro ISM electrode after mixing an organic modifier with the buffer solution. </w:t>
      </w:r>
    </w:p>
    <w:p w14:paraId="6AA202EC" w14:textId="28D021C6" w:rsidR="00681A67" w:rsidRPr="00CB00D3" w:rsidRDefault="00681A67" w:rsidP="006F1F34">
      <w:pPr>
        <w:pStyle w:val="TAMainText"/>
      </w:pPr>
      <w:r w:rsidRPr="00CB00D3">
        <w:t>The MassHunter Profinder B.08.00 (Agilent Technologies, Waldbronn,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Checkmol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r w:rsidR="00681A67" w:rsidRPr="00CB00D3">
        <w:rPr>
          <w:i/>
        </w:rPr>
        <w:t>pKalit</w:t>
      </w:r>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170B0418"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r w:rsidRPr="00167C8C">
        <w:rPr>
          <w:i/>
        </w:rPr>
        <w:t>r</w:t>
      </w:r>
      <w:r w:rsidRPr="00167C8C">
        <w:rPr>
          <w:i/>
          <w:vertAlign w:val="superscript"/>
        </w:rPr>
        <w:t>th</w:t>
      </w:r>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1459C1"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r w:rsidRPr="00167C8C">
        <w:rPr>
          <w:i/>
        </w:rPr>
        <w:t>apH</w:t>
      </w:r>
      <w:r w:rsidRPr="00502488">
        <w:rPr>
          <w:i/>
          <w:vertAlign w:val="subscript"/>
        </w:rPr>
        <w:t>r</w:t>
      </w:r>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r w:rsidRPr="00167C8C">
        <w:rPr>
          <w:i/>
        </w:rPr>
        <w:t>pK</w:t>
      </w:r>
      <w:r w:rsidRPr="00167C8C">
        <w:rPr>
          <w:i/>
          <w:vertAlign w:val="subscript"/>
        </w:rPr>
        <w:t>a</w:t>
      </w:r>
      <w:r w:rsidRPr="00167C8C">
        <w:t xml:space="preserve"> values and organic modifier content was assumed:</w:t>
      </w:r>
    </w:p>
    <w:p w14:paraId="74455CA1" w14:textId="77777777" w:rsidR="00681A67" w:rsidRPr="00167C8C" w:rsidRDefault="001459C1"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r w:rsidRPr="00167C8C">
        <w:rPr>
          <w:i/>
        </w:rPr>
        <w:t>pK</w:t>
      </w:r>
      <w:r w:rsidRPr="00167C8C">
        <w:rPr>
          <w:i/>
          <w:vertAlign w:val="subscript"/>
        </w:rPr>
        <w:t>a</w:t>
      </w:r>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r w:rsidRPr="006771DE">
        <w:rPr>
          <w:i/>
        </w:rPr>
        <w:t>t</w:t>
      </w:r>
      <w:r w:rsidRPr="006771DE">
        <w:rPr>
          <w:i/>
          <w:vertAlign w:val="subscript"/>
        </w:rPr>
        <w:t>Robs,z</w:t>
      </w:r>
      <w:r w:rsidRPr="006771DE">
        <w:t>) were modeled using the following model:</w:t>
      </w:r>
    </w:p>
    <w:p w14:paraId="18F0384E" w14:textId="5BA2C9E2" w:rsidR="00681A67" w:rsidRPr="006771DE" w:rsidRDefault="001459C1"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r w:rsidRPr="006771DE">
        <w:rPr>
          <w:i/>
        </w:rPr>
        <w:t>z</w:t>
      </w:r>
      <w:r w:rsidRPr="006771DE">
        <w:rPr>
          <w:i/>
          <w:vertAlign w:val="superscript"/>
        </w:rPr>
        <w:t>th</w:t>
      </w:r>
      <w:r w:rsidRPr="006771DE">
        <w:rPr>
          <w:i/>
        </w:rPr>
        <w:t xml:space="preserve"> </w:t>
      </w:r>
      <w:r w:rsidRPr="006771DE">
        <w:t xml:space="preserve">measurement and </w:t>
      </w:r>
      <w:r w:rsidRPr="006771DE">
        <w:rPr>
          <w:i/>
        </w:rPr>
        <w:t>student_t</w:t>
      </w:r>
      <w:r w:rsidRPr="006771DE">
        <w:t xml:space="preserve"> denotes the student’s t-distribution with the mean given by the predicted retention time </w:t>
      </w:r>
      <w:r w:rsidRPr="006771DE">
        <w:rPr>
          <w:i/>
        </w:rPr>
        <w:t>t</w:t>
      </w:r>
      <w:r w:rsidRPr="006771DE">
        <w:rPr>
          <w:i/>
          <w:vertAlign w:val="subscript"/>
        </w:rPr>
        <w:t>R,z</w:t>
      </w:r>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r w:rsidRPr="006771DE">
        <w:rPr>
          <w:i/>
        </w:rPr>
        <w:t>t</w:t>
      </w:r>
      <w:r w:rsidRPr="006771DE">
        <w:rPr>
          <w:i/>
          <w:vertAlign w:val="subscript"/>
        </w:rPr>
        <w:t>R,z</w:t>
      </w:r>
      <w:r w:rsidRPr="006771DE">
        <w:t xml:space="preserve"> under an organic modifier gradient was calculated utilizing the well-known integral equation:</w:t>
      </w:r>
    </w:p>
    <w:p w14:paraId="4A90AAFF" w14:textId="0F27CDCE" w:rsidR="00681A67" w:rsidRPr="006771DE" w:rsidRDefault="001459C1"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5AB4B127"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r w:rsidRPr="006771DE">
        <w:rPr>
          <w:i/>
        </w:rPr>
        <w:t>t</w:t>
      </w:r>
      <w:r w:rsidRPr="006771DE">
        <w:rPr>
          <w:i/>
          <w:vertAlign w:val="subscript"/>
        </w:rPr>
        <w:t>e</w:t>
      </w:r>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The numerical solution of this integral equation was carried out using the method of steps with 4 and 10 steps for methanol and acetonitrile gradients using the method proposed by Nikitas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1459C1"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r w:rsidR="00F74139" w:rsidRPr="002121C8">
        <w:rPr>
          <w:i/>
        </w:rPr>
        <w:t>logP=</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r w:rsidR="00E57FAB" w:rsidRPr="00C4733B">
        <w:rPr>
          <w:i/>
          <w:iCs/>
        </w:rPr>
        <w:t>logkw</w:t>
      </w:r>
      <w:r w:rsidR="00C74E0F">
        <w:rPr>
          <w:i/>
          <w:iCs/>
        </w:rPr>
        <w:t>N</w:t>
      </w:r>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r w:rsidR="00805496" w:rsidRPr="00C4733B">
        <w:rPr>
          <w:i/>
          <w:iCs/>
        </w:rPr>
        <w:t>logP</w:t>
      </w:r>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the effect of temperature on logkw (</w:t>
      </w:r>
      <w:r w:rsidR="00402BC0" w:rsidRPr="00C4733B">
        <w:rPr>
          <w:i/>
          <w:iCs/>
        </w:rPr>
        <w:t>dlogkT</w:t>
      </w:r>
      <w:r w:rsidR="00402BC0">
        <w:t xml:space="preserve">), the effect of dissociation </w:t>
      </w:r>
      <w:r w:rsidR="00FB169A">
        <w:t xml:space="preserve">on </w:t>
      </w:r>
      <w:r w:rsidR="00FB169A" w:rsidRPr="00C4733B">
        <w:rPr>
          <w:i/>
          <w:iCs/>
        </w:rPr>
        <w:t>logkw</w:t>
      </w:r>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r w:rsidR="00402BC0" w:rsidRPr="00C4733B">
        <w:rPr>
          <w:i/>
          <w:iCs/>
        </w:rPr>
        <w:t>dlogkw</w:t>
      </w:r>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r w:rsidR="00402BC0" w:rsidRPr="00C4733B">
        <w:rPr>
          <w:i/>
          <w:iCs/>
        </w:rPr>
        <w:t>clogkw</w:t>
      </w:r>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r w:rsidR="00402BC0" w:rsidRPr="00C4733B">
        <w:rPr>
          <w:i/>
          <w:iCs/>
        </w:rPr>
        <w:t>cdlogkT</w:t>
      </w:r>
      <w:r w:rsidR="00402BC0">
        <w:t xml:space="preserve">, </w:t>
      </w:r>
      <w:r w:rsidR="00402BC0" w:rsidRPr="00C4733B">
        <w:rPr>
          <w:i/>
          <w:iCs/>
        </w:rPr>
        <w:t>cdlogkw</w:t>
      </w:r>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r w:rsidR="00D46423" w:rsidRPr="00C4733B">
        <w:rPr>
          <w:i/>
          <w:iCs/>
        </w:rPr>
        <w:t>clogkw</w:t>
      </w:r>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c</w:t>
      </w:r>
      <w:r w:rsidR="00D46423">
        <w:rPr>
          <w:rFonts w:ascii="Times New Roman" w:hAnsi="Times New Roman"/>
        </w:rPr>
        <w:t>ρ</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r w:rsidR="00402BC0" w:rsidRPr="00C4733B">
        <w:rPr>
          <w:i/>
          <w:iCs/>
        </w:rPr>
        <w:t>apH</w:t>
      </w:r>
      <w:r w:rsidR="00C74E0F">
        <w:rPr>
          <w:i/>
          <w:iCs/>
        </w:rPr>
        <w:t xml:space="preserve">A </w:t>
      </w:r>
      <w:r w:rsidR="00C74E0F" w:rsidRPr="00B1628E">
        <w:t>and</w:t>
      </w:r>
      <w:r w:rsidR="00C74E0F">
        <w:rPr>
          <w:i/>
          <w:iCs/>
        </w:rPr>
        <w:t xml:space="preserve"> apHB</w:t>
      </w:r>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r w:rsidR="002A1632" w:rsidRPr="00C4733B">
        <w:rPr>
          <w:i/>
          <w:iCs/>
        </w:rPr>
        <w:t>capH</w:t>
      </w:r>
      <w:r w:rsidR="00B33FFD">
        <w:rPr>
          <w:i/>
          <w:iCs/>
        </w:rPr>
        <w:t xml:space="preserve">A </w:t>
      </w:r>
      <w:r w:rsidR="00B33FFD" w:rsidRPr="00B1628E">
        <w:t>and</w:t>
      </w:r>
      <w:r w:rsidR="00B33FFD">
        <w:rPr>
          <w:i/>
          <w:iCs/>
        </w:rPr>
        <w:t xml:space="preserve"> cpHB</w:t>
      </w:r>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r w:rsidR="00411B27" w:rsidRPr="00C4733B">
        <w:rPr>
          <w:i/>
          <w:iCs/>
        </w:rPr>
        <w:t>pKaw</w:t>
      </w:r>
      <w:r w:rsidR="00411B27">
        <w:t xml:space="preserve"> </w:t>
      </w:r>
      <w:r w:rsidR="002A1632">
        <w:t>(</w:t>
      </w:r>
      <w:r w:rsidR="00411B27">
        <w:t xml:space="preserve">dependent on </w:t>
      </w:r>
      <w:r w:rsidR="00ED1641">
        <w:t xml:space="preserve">literature </w:t>
      </w:r>
      <w:r w:rsidR="00ED1641" w:rsidRPr="00C4733B">
        <w:rPr>
          <w:i/>
          <w:iCs/>
        </w:rPr>
        <w:t>pKa</w:t>
      </w:r>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r w:rsidR="00B1628E" w:rsidRPr="00B1628E">
        <w:rPr>
          <w:i/>
          <w:iCs/>
        </w:rPr>
        <w:t>pKa</w:t>
      </w:r>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XBridge Shield RP18 and </w:t>
      </w:r>
      <w:r w:rsidR="0029085A" w:rsidRPr="00B1628E">
        <w:rPr>
          <w:i/>
          <w:iCs/>
        </w:rPr>
        <w:t>c</w:t>
      </w:r>
      <w:r w:rsidR="0029085A" w:rsidRPr="00B1628E">
        <w:rPr>
          <w:rFonts w:ascii="Times New Roman" w:hAnsi="Times New Roman"/>
          <w:i/>
          <w:iCs/>
        </w:rPr>
        <w:t>ω</w:t>
      </w:r>
      <w:r w:rsidR="0029085A">
        <w:t xml:space="preserve"> </w:t>
      </w:r>
      <w:r w:rsidR="00A82D1C">
        <w:t>for the difference between the other columns and XBridge Shield RP18</w:t>
      </w:r>
      <w:r w:rsidR="00C4733B">
        <w:t xml:space="preserve">, </w:t>
      </w:r>
      <w:r w:rsidR="00C4733B" w:rsidRPr="00C4733B">
        <w:rPr>
          <w:rFonts w:ascii="Times New Roman" w:hAnsi="Times New Roman"/>
          <w:i/>
          <w:iCs/>
        </w:rPr>
        <w:t>ω</w:t>
      </w:r>
      <w:r w:rsidR="00C4733B" w:rsidRPr="00C4733B">
        <w:rPr>
          <w:rFonts w:ascii="Times New Roman" w:hAnsi="Times New Roman"/>
          <w:i/>
          <w:iCs/>
          <w:vertAlign w:val="subscript"/>
        </w:rPr>
        <w:t>T</w:t>
      </w:r>
      <w:r w:rsidR="00C4733B">
        <w:rPr>
          <w:rFonts w:ascii="Times New Roman" w:hAnsi="Times New Roman"/>
          <w:vertAlign w:val="subscript"/>
        </w:rPr>
        <w:t xml:space="preserve"> </w:t>
      </w:r>
      <w:r w:rsidR="00C4733B">
        <w:t xml:space="preserve">and </w:t>
      </w:r>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r w:rsidR="00C4733B">
        <w:t xml:space="preserve"> for temperature effects, </w:t>
      </w:r>
      <w:r w:rsidR="00C4733B" w:rsidRPr="00B1628E">
        <w:rPr>
          <w:i/>
          <w:iCs/>
        </w:rPr>
        <w:t>κ</w:t>
      </w:r>
      <w:r w:rsidR="00C4733B">
        <w:t xml:space="preserve"> and </w:t>
      </w:r>
      <w:r w:rsidR="00C4733B" w:rsidRPr="00B1628E">
        <w:rPr>
          <w:i/>
          <w:iCs/>
        </w:rPr>
        <w:t>cκ</w:t>
      </w:r>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324ED3F1"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lastRenderedPageBreak/>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X</w:t>
      </w:r>
      <w:r w:rsidR="00C4733B">
        <w:t>B</w:t>
      </w:r>
      <w:r w:rsidR="00402BC0">
        <w:t>ridg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38A73BA"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r w:rsidRPr="00015E77">
        <w:rPr>
          <w:i/>
        </w:rPr>
        <w:t>reduce_sum</w:t>
      </w:r>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Tryton computing cluster</w:t>
      </w:r>
      <w:r>
        <w:t xml:space="preserve"> </w:t>
      </w:r>
      <w:r w:rsidRPr="000C78DD">
        <w:t>in</w:t>
      </w:r>
      <w:r>
        <w:t xml:space="preserve"> </w:t>
      </w:r>
      <w:r w:rsidRPr="000C78DD">
        <w:t>Centre of Informatics Tricity Academic Supercomputer</w:t>
      </w:r>
      <w:r>
        <w:t>.</w:t>
      </w:r>
    </w:p>
    <w:p w14:paraId="2A17B084" w14:textId="38E61960"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for X</w:t>
      </w:r>
      <w:r w:rsidR="0068285E">
        <w:t>B</w:t>
      </w:r>
      <w:r w:rsidR="00BF194C" w:rsidRPr="00BF194C">
        <w:t>ridg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r w:rsidR="00E4437E" w:rsidRPr="00BF194C">
        <w:t>X</w:t>
      </w:r>
      <w:r w:rsidR="00E4437E">
        <w:t>B</w:t>
      </w:r>
      <w:r w:rsidR="00E4437E" w:rsidRPr="00BF194C">
        <w:t>ridg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7525B7D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r w:rsidR="00DF160F" w:rsidRPr="002B09C4">
        <w:rPr>
          <w:i/>
          <w:iCs/>
          <w:szCs w:val="19"/>
        </w:rPr>
        <w:t>fio</w:t>
      </w:r>
      <w:r w:rsidR="00DF160F">
        <w:rPr>
          <w:szCs w:val="19"/>
        </w:rPr>
        <w:t xml:space="preserve"> ranging from 0.05 to 0.15 by 0.02, </w:t>
      </w:r>
      <w:r w:rsidR="00DF160F" w:rsidRPr="002B09C4">
        <w:rPr>
          <w:i/>
          <w:iCs/>
          <w:szCs w:val="19"/>
        </w:rPr>
        <w:t>pHo</w:t>
      </w:r>
      <w:r w:rsidR="00DF160F">
        <w:rPr>
          <w:szCs w:val="19"/>
        </w:rPr>
        <w:t xml:space="preserve"> ranging from 2.5 to 10.5 by 0.2, </w:t>
      </w:r>
      <w:r w:rsidR="00DF160F" w:rsidRPr="002B09C4">
        <w:rPr>
          <w:i/>
          <w:iCs/>
          <w:szCs w:val="19"/>
        </w:rPr>
        <w:t>tg</w:t>
      </w:r>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r w:rsidRPr="008451C4">
        <w:rPr>
          <w:i/>
          <w:iCs/>
        </w:rPr>
        <w:t>mintr</w:t>
      </w:r>
      <w:r>
        <w:t xml:space="preserve">), the highest retention time </w:t>
      </w:r>
      <w:r w:rsidR="00C70BC1">
        <w:t>among</w:t>
      </w:r>
      <w:r>
        <w:t xml:space="preserve"> analytes (</w:t>
      </w:r>
      <w:r w:rsidRPr="008451C4">
        <w:rPr>
          <w:i/>
          <w:iCs/>
        </w:rPr>
        <w:t>maxtr</w:t>
      </w:r>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r w:rsidR="009B5ECC" w:rsidRPr="00D95F45">
        <w:rPr>
          <w:i/>
          <w:iCs/>
        </w:rPr>
        <w:t>res</w:t>
      </w:r>
      <w:r w:rsidR="009B5ECC">
        <w:t xml:space="preserve"> is</w:t>
      </w:r>
      <w:r>
        <w:t xml:space="preserve"> less than 2. Otherwise, </w:t>
      </w:r>
      <w:r w:rsidR="009B5ECC">
        <w:t xml:space="preserve">the utility </w:t>
      </w:r>
      <w:r w:rsidR="00587D74">
        <w:t xml:space="preserve">was linearly related to </w:t>
      </w:r>
      <w:r w:rsidR="00A356A5" w:rsidRPr="008451C4">
        <w:rPr>
          <w:i/>
          <w:iCs/>
        </w:rPr>
        <w:t>maxtr</w:t>
      </w:r>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5833C0EA"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r w:rsidR="00B33FFD" w:rsidRPr="00B1628E">
        <w:rPr>
          <w:i/>
          <w:iCs/>
        </w:rPr>
        <w:t>logkw</w:t>
      </w:r>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allow</w:t>
      </w:r>
      <w:r w:rsidR="00DE5844">
        <w:t>ed</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7F18A172"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present the mean values of posterior distribution. The whole posterior distribution is presented graphically in the attached figures and tables. </w:t>
      </w:r>
      <w:r w:rsidR="00D763CB">
        <w:t>T</w:t>
      </w:r>
      <w:r w:rsidR="00D46423">
        <w:t xml:space="preserve">he typical </w:t>
      </w:r>
      <w:r w:rsidR="00D46423" w:rsidRPr="008E5304">
        <w:rPr>
          <w:i/>
          <w:iCs/>
        </w:rPr>
        <w:t>logkw</w:t>
      </w:r>
      <w:r w:rsidR="00D46423">
        <w:t xml:space="preserve"> of a neutral form of an analyte</w:t>
      </w:r>
      <w:r w:rsidR="00515C88">
        <w:t xml:space="preserve"> with logP of 2.2</w:t>
      </w:r>
      <w:r w:rsidR="00D46423">
        <w:t xml:space="preserve"> (a measure of hydrophobicity) is </w:t>
      </w:r>
      <w:r w:rsidR="00D46423" w:rsidRPr="00467A90">
        <w:t>3.6</w:t>
      </w:r>
      <w:r w:rsidR="00D46423">
        <w:t xml:space="preserve"> for XBridge Shield RP18</w:t>
      </w:r>
      <w:r w:rsidR="00B33FFD">
        <w:t xml:space="preserve"> at 25</w:t>
      </w:r>
      <w:r w:rsidR="00B33FFD" w:rsidRPr="00B33FFD">
        <w:rPr>
          <w:vertAlign w:val="superscript"/>
        </w:rPr>
        <w:t>o</w:t>
      </w:r>
      <w:r w:rsidR="00B33FFD" w:rsidRPr="00B33FFD">
        <w:t>C</w:t>
      </w:r>
      <w:r w:rsidR="00D46423">
        <w:t xml:space="preserve">, and is 0.42, 0.17, 0.10, and 0.17 higher for </w:t>
      </w:r>
      <w:r w:rsidR="00D46423" w:rsidRPr="008441E0">
        <w:t>XTerra MS C18</w:t>
      </w:r>
      <w:r w:rsidR="00D46423">
        <w:t xml:space="preserve">, </w:t>
      </w:r>
      <w:r w:rsidR="00D46423" w:rsidRPr="008441E0">
        <w:t>XBridge Phenyl</w:t>
      </w:r>
      <w:r w:rsidR="00D46423">
        <w:t xml:space="preserve">, </w:t>
      </w:r>
      <w:r w:rsidR="00D46423" w:rsidRPr="008441E0">
        <w:t>XBridg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in comparison to XBridge Shield RP18</w:t>
      </w:r>
      <w:r w:rsidR="00E95769">
        <w:t>.</w:t>
      </w:r>
      <w:r w:rsidR="008677E5">
        <w:t xml:space="preserve"> </w:t>
      </w:r>
      <w:r w:rsidR="00D46423">
        <w:t xml:space="preserve">The typical </w:t>
      </w:r>
      <w:r w:rsidR="00D46423">
        <w:lastRenderedPageBreak/>
        <w:t xml:space="preserve">slope </w:t>
      </w:r>
      <w:r w:rsidR="0002176F">
        <w:t xml:space="preserve">in MeOH </w:t>
      </w:r>
      <w:r w:rsidR="00D46423">
        <w:t>is 4.96 and the difference between</w:t>
      </w:r>
      <w:r w:rsidR="00D46423" w:rsidRPr="00410C59">
        <w:t xml:space="preserve"> </w:t>
      </w:r>
      <w:r w:rsidR="00D46423">
        <w:t>XBridge Shield RP18 and the other columns is 0.59, -0.12, 0.36, 0.48.</w:t>
      </w:r>
      <w:r w:rsidR="00122CCD">
        <w:t xml:space="preserve"> </w:t>
      </w:r>
      <w:r w:rsidR="009B6766">
        <w:t>The BAV for logkw and S1 (</w:t>
      </w:r>
      <w:r w:rsidR="009B6766" w:rsidRPr="00B340E6">
        <w:rPr>
          <w:rFonts w:ascii="Times New Roman" w:hAnsi="Times New Roman"/>
          <w:i/>
          <w:iCs/>
        </w:rPr>
        <w:t>ω</w:t>
      </w:r>
      <w:r w:rsidR="008E0518" w:rsidRPr="00B340E6">
        <w:rPr>
          <w:i/>
          <w:iCs/>
          <w:vertAlign w:val="subscript"/>
        </w:rPr>
        <w:t>logkw</w:t>
      </w:r>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XBridg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r w:rsidR="009B6766" w:rsidRPr="008E5304">
        <w:rPr>
          <w:i/>
          <w:iCs/>
        </w:rPr>
        <w:t>logkw</w:t>
      </w:r>
      <w:r w:rsidR="009B6766">
        <w:t xml:space="preserve"> (</w:t>
      </w:r>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r w:rsidR="009B6766">
        <w:t xml:space="preserve">) are small </w:t>
      </w:r>
      <w:r w:rsidR="002B70F2">
        <w:t>(</w:t>
      </w:r>
      <w:r w:rsidR="008E0518">
        <w:t>0.10-0.13</w:t>
      </w:r>
      <w:r w:rsidR="002B70F2">
        <w:t>)</w:t>
      </w:r>
      <w:r w:rsidR="009B6766">
        <w:t xml:space="preserve">. They are also correlated with </w:t>
      </w:r>
      <w:r w:rsidR="002B70F2">
        <w:t>correlations (</w:t>
      </w:r>
      <w:r w:rsidR="009B6766" w:rsidRPr="00B340E6">
        <w:rPr>
          <w:i/>
          <w:iCs/>
        </w:rPr>
        <w:t>c</w:t>
      </w:r>
      <w:r w:rsidR="009B6766" w:rsidRPr="00B340E6">
        <w:rPr>
          <w:rFonts w:ascii="Times New Roman" w:hAnsi="Times New Roman"/>
          <w:i/>
          <w:iCs/>
        </w:rPr>
        <w:t>ρ</w:t>
      </w:r>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r w:rsidR="00DA6495" w:rsidRPr="00135F49">
        <w:rPr>
          <w:i/>
          <w:iCs/>
        </w:rPr>
        <w:t>clogkw</w:t>
      </w:r>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6912B81C" w:rsidR="008A351F" w:rsidRDefault="00715AD8" w:rsidP="00E95769">
      <w:r>
        <w:t xml:space="preserve">The log P effect </w:t>
      </w:r>
      <w:r w:rsidR="00230674">
        <w:t xml:space="preserve">for </w:t>
      </w:r>
      <w:r w:rsidRPr="00135F49">
        <w:rPr>
          <w:i/>
          <w:iCs/>
        </w:rPr>
        <w:t>logkw</w:t>
      </w:r>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XBridge Shield RP 18. The </w:t>
      </w:r>
      <w:r w:rsidR="00855571">
        <w:t xml:space="preserve">column </w:t>
      </w:r>
      <w:r>
        <w:t>effect</w:t>
      </w:r>
      <w:r w:rsidR="00230674">
        <w:t xml:space="preserve">s </w:t>
      </w:r>
      <w:r>
        <w:t xml:space="preserve">on </w:t>
      </w:r>
      <w:r w:rsidR="00EF598D">
        <w:t>this</w:t>
      </w:r>
      <w:r>
        <w:t xml:space="preserve"> parameter are </w:t>
      </w:r>
      <w:r w:rsidR="005E5D7A">
        <w:t>close to zero</w:t>
      </w:r>
      <w:r>
        <w:t xml:space="preserve">. The largest </w:t>
      </w:r>
      <w:r w:rsidR="008E5304">
        <w:t>effect of 0.1</w:t>
      </w:r>
      <w:r>
        <w:t xml:space="preserve"> </w:t>
      </w:r>
      <w:r w:rsidR="00DF160F">
        <w:t>was</w:t>
      </w:r>
      <w:r w:rsidR="008E5304">
        <w:t xml:space="preserve"> observed</w:t>
      </w:r>
      <w:r>
        <w:t xml:space="preserve"> </w:t>
      </w:r>
      <w:r w:rsidR="000927BB">
        <w:t>for</w:t>
      </w:r>
      <w:r>
        <w:t xml:space="preserve"> XBridge </w:t>
      </w:r>
      <w:r w:rsidR="000927BB">
        <w:t>Phenyl</w:t>
      </w:r>
      <w:r>
        <w:t xml:space="preserve"> </w:t>
      </w:r>
      <w:r w:rsidR="002A3AAD" w:rsidRPr="00135F49">
        <w:rPr>
          <w:i/>
          <w:iCs/>
        </w:rPr>
        <w:t>cS1m</w:t>
      </w:r>
      <w:r w:rsidR="002A3AAD">
        <w:t xml:space="preserve"> </w:t>
      </w:r>
      <w:r w:rsidR="008F0F0A">
        <w:t>parameter</w:t>
      </w:r>
      <w:r w:rsidR="005E5D7A">
        <w:t xml:space="preserve">. </w:t>
      </w:r>
    </w:p>
    <w:p w14:paraId="5AE43735" w14:textId="559947C2" w:rsidR="00095461" w:rsidRDefault="009448A6" w:rsidP="00E95769">
      <w:pPr>
        <w:rPr>
          <w:rFonts w:ascii="Times New Roman" w:hAnsi="Times New Roman"/>
        </w:rPr>
      </w:pPr>
      <w:r>
        <w:t xml:space="preserve">The </w:t>
      </w:r>
      <w:r w:rsidRPr="00135F49">
        <w:rPr>
          <w:i/>
          <w:iCs/>
        </w:rPr>
        <w:t>S1</w:t>
      </w:r>
      <w:r>
        <w:t xml:space="preserve"> is higher in ACN than in MeOH by 0.61 for XBridg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r w:rsidR="00B972BD">
        <w:t>o</w:t>
      </w:r>
      <w:r w:rsidR="005E5D7A">
        <w:t>t</w:t>
      </w:r>
      <w:r w:rsidR="00B972BD">
        <w:t>her</w:t>
      </w:r>
      <w:r w:rsidR="001D0281">
        <w:t xml:space="preserve"> columns</w:t>
      </w:r>
      <w:r w:rsidR="005E5D7A">
        <w:t>:</w:t>
      </w:r>
      <w:r w:rsidR="001D0281">
        <w:t xml:space="preserve"> </w:t>
      </w:r>
      <w:r w:rsidRPr="008441E0">
        <w:t>XTerra MS C18</w:t>
      </w:r>
      <w:r>
        <w:t xml:space="preserve">, </w:t>
      </w:r>
      <w:r w:rsidRPr="008441E0">
        <w:t>XBridge Phenyl</w:t>
      </w:r>
      <w:r>
        <w:t xml:space="preserve">, </w:t>
      </w:r>
      <w:r w:rsidRPr="008441E0">
        <w:t>XBridg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XBridg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for XBridg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w:t>
      </w:r>
      <w:r>
        <w:t xml:space="preserve">in retention </w:t>
      </w:r>
      <w:r w:rsidRPr="00384D2E">
        <w:t xml:space="preserve">of analytes </w:t>
      </w:r>
      <w:r>
        <w:t>between the</w:t>
      </w:r>
      <w:r w:rsidRPr="00384D2E">
        <w:t xml:space="preserve"> </w:t>
      </w:r>
      <w:r>
        <w:t>indicated</w:t>
      </w:r>
      <w:r w:rsidRPr="00384D2E">
        <w:t xml:space="preserve"> column</w:t>
      </w:r>
      <w:r>
        <w:t xml:space="preserve"> and XBridge Shield RP18 column (column effects)</w:t>
      </w:r>
      <w:r w:rsidRPr="006F1F34">
        <w:t>.</w:t>
      </w:r>
    </w:p>
    <w:p w14:paraId="5BDC136A" w14:textId="1EBF7E4C" w:rsidR="00F31375" w:rsidRPr="00095461" w:rsidRDefault="00F31375" w:rsidP="00F31375">
      <w:pPr>
        <w:rPr>
          <w:rFonts w:ascii="Times New Roman" w:hAnsi="Times New Roman"/>
        </w:rPr>
      </w:pPr>
      <w:r>
        <w:t xml:space="preserve">The logkw for acids and bases is lower by </w:t>
      </w:r>
      <w:r w:rsidRPr="0047784E">
        <w:t>-0.79</w:t>
      </w:r>
      <w:r>
        <w:t xml:space="preserve"> and </w:t>
      </w:r>
      <w:r w:rsidRPr="0047784E">
        <w:t>-0.97</w:t>
      </w:r>
      <w:r>
        <w:t xml:space="preserve"> on XBridge Shield RP18 with BAV of 0.59. The column effects for that parameter are very small (from -0.04 to 0.04) with BAV ranging from 0.07-0.11. The pH effects on logkw for acids and bases (apH) are small and negative for acids </w:t>
      </w:r>
      <w:r w:rsidRPr="0027491C">
        <w:t>(-0.03</w:t>
      </w:r>
      <w:r>
        <w:t xml:space="preserve"> per unit pH</w:t>
      </w:r>
      <w:r w:rsidRPr="0027491C">
        <w:t>)</w:t>
      </w:r>
      <w:r>
        <w:t xml:space="preserve"> and positive for bases (</w:t>
      </w:r>
      <w:r w:rsidRPr="0027491C">
        <w:t>0.08</w:t>
      </w:r>
      <w:r>
        <w:t xml:space="preserve"> per unit pH) for XBridge Shield RP18. The column effects for </w:t>
      </w:r>
      <w:r w:rsidRPr="00E95769">
        <w:rPr>
          <w:i/>
          <w:iCs/>
        </w:rPr>
        <w:t>apH</w:t>
      </w:r>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XBridg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XBridg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XBridg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r>
        <w:t>XBridge Shield RP18 column</w:t>
      </w:r>
      <w:r w:rsidRPr="006F1F34">
        <w:t>.</w:t>
      </w:r>
    </w:p>
    <w:p w14:paraId="05737A0A" w14:textId="44BE0AB3"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are less precise. The limited data predictions are shown in Figure S6. By comparing them to the population predictions one is able to assess the added predicted value of XBridg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XBridge Shield RP18 data is large.</w:t>
      </w:r>
      <w:r w:rsidR="00696651">
        <w:t xml:space="preserve">  As an example the </w:t>
      </w:r>
      <w:r w:rsidR="00A5422A">
        <w:lastRenderedPageBreak/>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one can decrease this uncertainty. For example, including all the experimental data provides a very accurate individual predictions. For the limited data predictions the uncertainty is almost entirely reduced for XBridge Shield RP18 column (as there is a lot of data collected using that particular column). For all the other columns there is still some proportion of uncertainty left. In this case, it mostly depends on c</w:t>
      </w:r>
      <w:r w:rsidR="00AB5346" w:rsidRPr="004C3D84">
        <w:rPr>
          <w:rFonts w:ascii="Times New Roman" w:hAnsi="Times New Roman"/>
          <w:i/>
          <w:iCs/>
        </w:rPr>
        <w:t>ω</w:t>
      </w:r>
      <w:r w:rsidR="00AB5346">
        <w:rPr>
          <w:rFonts w:ascii="Times New Roman" w:hAnsi="Times New Roman"/>
        </w:rPr>
        <w:t>. Since</w:t>
      </w:r>
      <w:r w:rsidR="00AB5346" w:rsidRPr="004C3D84">
        <w:rPr>
          <w:rFonts w:ascii="Times New Roman" w:hAnsi="Times New Roman"/>
        </w:rPr>
        <w:t xml:space="preserve"> </w:t>
      </w:r>
      <w:r w:rsidR="00AB5346" w:rsidRPr="004C3D84">
        <w:t>c</w:t>
      </w:r>
      <w:r w:rsidR="00AB5346" w:rsidRPr="004C3D84">
        <w:rPr>
          <w:rFonts w:ascii="Times New Roman" w:hAnsi="Times New Roman"/>
        </w:rPr>
        <w:t>ω</w:t>
      </w:r>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497281A9" w:rsidR="00F31375" w:rsidRPr="0046593F" w:rsidRDefault="00F31375" w:rsidP="00F31375">
      <w:r>
        <w:t>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w:t>
      </w:r>
      <w:r w:rsidR="00AE6D59">
        <w:t xml:space="preserve"> (with uncertainties)</w:t>
      </w:r>
      <w:r>
        <w:t xml:space="preserve"> for 6 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C2511E7" w14:textId="48E50FB4"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t>
      </w:r>
      <w:r w:rsidR="00540A9F">
        <w:t>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0ADEFD46"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XBridg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w:t>
      </w:r>
      <w:r w:rsidR="00F612B8">
        <w:lastRenderedPageBreak/>
        <w:t xml:space="preserve">quantifies uncertainty is that it allows to identify chromatographic conditions for which the desired separation is </w:t>
      </w:r>
      <w:r w:rsidR="00F072DC">
        <w:t>plausible</w:t>
      </w:r>
      <w:r w:rsidR="00F612B8">
        <w:t xml:space="preserve">. </w:t>
      </w:r>
    </w:p>
    <w:p w14:paraId="5D44A97C" w14:textId="79187035"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r w:rsidRPr="00441F83">
        <w:rPr>
          <w:i/>
          <w:iCs/>
        </w:rPr>
        <w:t>pK</w:t>
      </w:r>
      <w:r w:rsidRPr="00441F83">
        <w:rPr>
          <w:i/>
          <w:iCs/>
          <w:vertAlign w:val="subscript"/>
        </w:rPr>
        <w:t>a</w:t>
      </w:r>
      <w:r>
        <w:t>, BAV for S2 and apH,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w:t>
      </w:r>
      <w:r w:rsidR="00AE6D59">
        <w:t xml:space="preserve">-predicted </w:t>
      </w:r>
      <w:r w:rsidR="00B929F4">
        <w:t>dissociation pattern)</w:t>
      </w:r>
      <w:r>
        <w:t>.</w:t>
      </w:r>
      <w:r w:rsidR="00AA671C">
        <w:t xml:space="preserve"> </w:t>
      </w:r>
      <w:r w:rsidR="000849C3">
        <w:t>In 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This </w:t>
      </w:r>
      <w:r w:rsidR="009C7896">
        <w:t>also</w:t>
      </w:r>
      <w:r w:rsidR="00F442E9">
        <w:t xml:space="preserve"> require</w:t>
      </w:r>
      <w:r w:rsidR="009C7896">
        <w:t>s</w:t>
      </w:r>
      <w:r w:rsidR="00F442E9">
        <w:t xml:space="preserve">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71045BD5" w14:textId="5522BE8E" w:rsidR="00705E3A" w:rsidRDefault="003C250B" w:rsidP="00705E3A">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w:t>
      </w:r>
      <w:r w:rsidR="00705E3A">
        <w:t xml:space="preserve"> ranking of columns in terms of their </w:t>
      </w:r>
      <w:r w:rsidR="00705E3A">
        <w:t xml:space="preserve">usefulness in obtaining a desired separation </w:t>
      </w:r>
      <w:r w:rsidR="00705E3A">
        <w:t xml:space="preserve">in a situation of </w:t>
      </w:r>
      <w:r w:rsidR="00705E3A">
        <w:t xml:space="preserve"> </w:t>
      </w:r>
      <w:r w:rsidR="00705E3A">
        <w:t>knowing only analyte structure</w:t>
      </w:r>
      <w:r w:rsidR="00705E3A">
        <w:t xml:space="preserve"> is very uncertain</w:t>
      </w:r>
      <w:r w:rsidR="00705E3A">
        <w:t xml:space="preserve"> (</w:t>
      </w:r>
      <w:r w:rsidR="00705E3A">
        <w:t>one has to use population predictions</w:t>
      </w:r>
      <w:r w:rsidR="00705E3A">
        <w:t>)</w:t>
      </w:r>
      <w:r w:rsidR="00705E3A">
        <w:t xml:space="preserve">. To have practically useful results one needs to perform few measurements using at least one </w:t>
      </w:r>
      <w:r w:rsidR="00705E3A">
        <w:t>stationary phase</w:t>
      </w:r>
      <w:r w:rsidR="00705E3A">
        <w:t xml:space="preserve">. </w:t>
      </w:r>
    </w:p>
    <w:p w14:paraId="4FE42747" w14:textId="5038260E" w:rsidR="00DA4679" w:rsidRDefault="00705E3A" w:rsidP="00DA4679">
      <w:r>
        <w:t>But e</w:t>
      </w:r>
      <w:r w:rsidR="00DA4679">
        <w:t>ven</w:t>
      </w:r>
      <w:r w:rsidR="004B1070">
        <w:t>,</w:t>
      </w:r>
      <w:r w:rsidR="00DA4679">
        <w:t xml:space="preserve"> having access to the extensive data collected for one column, the </w:t>
      </w:r>
      <w:r w:rsidR="004B1070">
        <w:t>isocratic r</w:t>
      </w:r>
      <w:r w:rsidR="00DA4679">
        <w:t xml:space="preserve">etention </w:t>
      </w:r>
      <w:r w:rsidR="003C250B">
        <w:t>factor</w:t>
      </w:r>
      <w:r w:rsidR="00DA4679">
        <w:t xml:space="preserve"> can be predicted with ~25% precisions for the most optimistic scenario of a neutral compound. It might by sufficient for some </w:t>
      </w:r>
      <w:r w:rsidR="003C250B">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that using a fairly difficult problem of finding the optimal separation for 6 diverse analytes. </w:t>
      </w:r>
      <w:r w:rsidR="004B1070">
        <w:t xml:space="preserve">It is also rather difficult to provide a very simple and general rule of improving selectivity based on the model. </w:t>
      </w:r>
      <w:r w:rsidR="00F442E9">
        <w:t xml:space="preserve">The preferred way is </w:t>
      </w:r>
      <w:r w:rsidR="004B1070">
        <w:t>to use the model</w:t>
      </w:r>
      <w:r w:rsidR="006A78F8">
        <w:t>-</w:t>
      </w:r>
      <w:r w:rsidR="004B1070">
        <w:t xml:space="preserve">based simulations and user-specific </w:t>
      </w:r>
      <w:r w:rsidR="003207B4">
        <w:t>utility</w:t>
      </w:r>
      <w:r w:rsidR="004B1070">
        <w:t xml:space="preserve"> functions to find the conditions leading to the desired separation</w:t>
      </w:r>
      <w:r w:rsidR="00F442E9">
        <w:t>.</w:t>
      </w:r>
      <w:r w:rsidR="00AE6D59">
        <w:t xml:space="preserve"> The utility function can be more complex that the one presented in this work and can be based on the cost of performing particular chromatographic experiment, and can favor the most similar/the most orthogonal separations with respect to the given separation.</w:t>
      </w:r>
    </w:p>
    <w:p w14:paraId="58C79A3C" w14:textId="715E8754"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model might be built once for a particular stationary phase and used by others to solve their specific problem. </w:t>
      </w:r>
      <w:r w:rsidR="00AE6D59">
        <w:t xml:space="preserve">Since </w:t>
      </w:r>
      <w:r w:rsidR="00705E3A">
        <w:t>the proposed approach</w:t>
      </w:r>
      <w:r w:rsidR="00EB2278">
        <w:t xml:space="preserve"> is very general </w:t>
      </w:r>
      <w:r w:rsidR="00AE6D59">
        <w:t>it</w:t>
      </w:r>
      <w:r w:rsidR="00EB2278">
        <w:t xml:space="preserve"> can also serve to </w:t>
      </w:r>
      <w:r w:rsidR="00DF7C92">
        <w:t>determine</w:t>
      </w:r>
      <w:r w:rsidR="00EB2278">
        <w:t xml:space="preserve"> all the currently used metrics if one </w:t>
      </w:r>
      <w:r w:rsidR="00DF7C92">
        <w:t xml:space="preserve">include the same </w:t>
      </w:r>
      <w:r w:rsidR="00EB2278">
        <w:t>analytes and perform the</w:t>
      </w:r>
      <w:r w:rsidR="00DF7C92">
        <w:t xml:space="preserve"> analysis under </w:t>
      </w:r>
      <w:r w:rsidR="00EB2278">
        <w:t>the same chromatographic conditions</w:t>
      </w:r>
      <w:r w:rsidR="00DF7C92">
        <w:t xml:space="preserve"> as used by a particular method.</w:t>
      </w:r>
    </w:p>
    <w:p w14:paraId="4132F16F" w14:textId="77777777" w:rsidR="00681A67" w:rsidRPr="008B3F31" w:rsidRDefault="00681A67" w:rsidP="006F1F34">
      <w:pPr>
        <w:pStyle w:val="Nagwek1"/>
      </w:pPr>
      <w:r w:rsidRPr="008B3F31">
        <w:t>CONCLUSIONS</w:t>
      </w:r>
    </w:p>
    <w:p w14:paraId="5A64FEE6" w14:textId="3595AD9E"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r w:rsidR="00DA4679" w:rsidRPr="00DA4679">
        <w:rPr>
          <w:i/>
          <w:iCs/>
        </w:rPr>
        <w:t>pK</w:t>
      </w:r>
      <w:r w:rsidR="00DA4679" w:rsidRPr="00DA4679">
        <w:rPr>
          <w:i/>
          <w:iCs/>
          <w:vertAlign w:val="subscript"/>
        </w:rPr>
        <w:t>a</w:t>
      </w:r>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xml:space="preserve">. Utility maps based on individual </w:t>
      </w:r>
      <w:r w:rsidR="007D15FF" w:rsidRPr="007D15FF">
        <w:rPr>
          <w:b w:val="0"/>
          <w:bCs w:val="0"/>
          <w:kern w:val="20"/>
          <w:sz w:val="18"/>
        </w:rPr>
        <w:lastRenderedPageBreak/>
        <w:t>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This project was supported by the National Science Centre, Poland (grant 2015/18/E/ST4/00449). AK was also supported by the project POWR.03.02.00-00-I035/16-00 cofinanced by the European Union through the European Social Fund under the Operational Programm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Łukasz Kubik, Julia Jacyna, Wiktoria Struck-Lewicka, Michał J. Markuszewski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lastRenderedPageBreak/>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71FD5" w14:textId="77777777" w:rsidR="001459C1" w:rsidRDefault="001459C1" w:rsidP="006F1F34">
      <w:r>
        <w:separator/>
      </w:r>
    </w:p>
    <w:p w14:paraId="0E6D0A78" w14:textId="77777777" w:rsidR="001459C1" w:rsidRDefault="001459C1"/>
    <w:p w14:paraId="08375A24" w14:textId="77777777" w:rsidR="001459C1" w:rsidRDefault="001459C1" w:rsidP="001A093C"/>
  </w:endnote>
  <w:endnote w:type="continuationSeparator" w:id="0">
    <w:p w14:paraId="15D38AC8" w14:textId="77777777" w:rsidR="001459C1" w:rsidRDefault="001459C1" w:rsidP="006F1F34">
      <w:r>
        <w:continuationSeparator/>
      </w:r>
    </w:p>
    <w:p w14:paraId="6F7FC97C" w14:textId="77777777" w:rsidR="001459C1" w:rsidRDefault="001459C1"/>
    <w:p w14:paraId="1461880B" w14:textId="77777777" w:rsidR="001459C1" w:rsidRDefault="001459C1"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1459C1"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1459C1"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1459C1" w:rsidP="006F1F34">
    <w:pPr>
      <w:pStyle w:val="Stopka"/>
    </w:pPr>
  </w:p>
  <w:p w14:paraId="0EB6940F" w14:textId="77777777" w:rsidR="001F383C" w:rsidRDefault="001459C1"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1459C1" w:rsidP="006F1F34">
    <w:pPr>
      <w:pStyle w:val="Stopka"/>
    </w:pPr>
  </w:p>
  <w:p w14:paraId="2B7B92A3" w14:textId="77777777" w:rsidR="001F383C" w:rsidRDefault="001459C1"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5662C" w14:textId="77777777" w:rsidR="001459C1" w:rsidRDefault="001459C1" w:rsidP="006F1F34">
      <w:r>
        <w:separator/>
      </w:r>
    </w:p>
    <w:p w14:paraId="051DAE5C" w14:textId="77777777" w:rsidR="001459C1" w:rsidRDefault="001459C1"/>
    <w:p w14:paraId="5EB6A303" w14:textId="77777777" w:rsidR="001459C1" w:rsidRDefault="001459C1" w:rsidP="001A093C"/>
  </w:footnote>
  <w:footnote w:type="continuationSeparator" w:id="0">
    <w:p w14:paraId="3AA520A4" w14:textId="77777777" w:rsidR="001459C1" w:rsidRDefault="001459C1" w:rsidP="006F1F34">
      <w:r>
        <w:continuationSeparator/>
      </w:r>
    </w:p>
    <w:p w14:paraId="6BE1FF1A" w14:textId="77777777" w:rsidR="001459C1" w:rsidRDefault="001459C1"/>
    <w:p w14:paraId="58048C3E" w14:textId="77777777" w:rsidR="001459C1" w:rsidRDefault="001459C1"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1459C1"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531F1"/>
    <w:rsid w:val="0006411C"/>
    <w:rsid w:val="000707D9"/>
    <w:rsid w:val="00071CC9"/>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1547A"/>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E5D7A"/>
    <w:rsid w:val="005F4D6F"/>
    <w:rsid w:val="005F7416"/>
    <w:rsid w:val="00601F64"/>
    <w:rsid w:val="00607981"/>
    <w:rsid w:val="006135C1"/>
    <w:rsid w:val="006163A4"/>
    <w:rsid w:val="00620323"/>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D7EF9"/>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4158"/>
    <w:rsid w:val="00EB6340"/>
    <w:rsid w:val="00EC26A4"/>
    <w:rsid w:val="00EC37B7"/>
    <w:rsid w:val="00ED1641"/>
    <w:rsid w:val="00EE04A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6</TotalTime>
  <Pages>8</Pages>
  <Words>13434</Words>
  <Characters>76574</Characters>
  <Application>Microsoft Office Word</Application>
  <DocSecurity>0</DocSecurity>
  <Lines>638</Lines>
  <Paragraphs>1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61</cp:revision>
  <dcterms:created xsi:type="dcterms:W3CDTF">2023-05-26T10:37:00Z</dcterms:created>
  <dcterms:modified xsi:type="dcterms:W3CDTF">2023-09-1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